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5010629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FA2548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190AE0F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379E1AFB" w14:textId="5FAA9137" w:rsidR="0049447C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  <w:r w:rsidR="00693AAC"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3DF1E919" w:rsidR="0049447C" w:rsidRDefault="00233C9C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NOME DO PROJETO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4E54034C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93AAC">
        <w:rPr>
          <w:rFonts w:ascii="Arial" w:hAnsi="Arial" w:cs="Arial"/>
          <w:sz w:val="24"/>
          <w:szCs w:val="24"/>
        </w:rPr>
        <w:t>6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6364368" w14:textId="578C1546" w:rsidR="00B73B19" w:rsidRDefault="00FA18E0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ra alcançar uma vaga determinada.</w:t>
      </w:r>
    </w:p>
    <w:p w14:paraId="3418FC04" w14:textId="77777777" w:rsidR="00A72702" w:rsidRPr="00A72702" w:rsidRDefault="00A72702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1525B58C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ste projeto permitirá implementar um aplicativo Android para auxiliar em vagas de estacionamento. Esse aplicativo permitirá localizar a posição atual do indivíduo, determinar se uma vaga está ocupada ou não, reservar e indicar o caminho para a vaga de estacionamento, armazenar a posição na qual o veículo foi estacionado. 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53F508F2" w:rsidR="00E56ADD" w:rsidRP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m primeira instância, a ideia só será estendida para estacionamentos privados. Todavia, é desejável que se possa expandir, no futuro, para vagas públicas. 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7F8D1EDA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RJ. O serviço mostra em um mapa da região em que o usuário deseja estacionar o seu carro. Uma linha contendo faixas de cores indica a facilidade de se encontrar uma vaga na região.</w:t>
      </w:r>
    </w:p>
    <w:p w14:paraId="63E59AE9" w14:textId="507AFA6F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</w:t>
      </w:r>
      <w:r>
        <w:rPr>
          <w:rFonts w:cs="Arial"/>
        </w:rPr>
        <w:lastRenderedPageBreak/>
        <w:t>mesmo no asfalto, para detectar os espaços e vagas disponíveis. Informações como vagas, tipo de vaga e preço por hora são informadas pelo para o usuário.</w:t>
      </w:r>
    </w:p>
    <w:p w14:paraId="18E65642" w14:textId="4020A07F" w:rsidR="00120C3C" w:rsidRP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Prossiga, empresa de software e automação para estacionamentos, possui um software gerenciador de garagens que faz uso de diversos tipos de sensores instalados sob as vagas. O sistema é capaz de informar vagas livre e ocupadas, bem como controlar a maneira com que os veículos ocupam as vagas. Ele é capaz também de sugerir maneiras de economizar energia desligando a iluminação em locais não utilizados da garagem. O ponto negativo desta tecnologia é que ela está disponível apenas para o responsável do prédio.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3BD8D872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7EAD614" w14:textId="77777777" w:rsidR="00C86388" w:rsidRPr="00CE291A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ever as funcionalidades necessárias/existentes na sua solução do problema.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77777777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PLANEJAMENTO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4780C21" w14:textId="77777777" w:rsidR="00C86388" w:rsidRDefault="001A10EB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ronograma de execução da atividades para alcançar o objetivo proposto e resolver o problema.</w:t>
      </w:r>
    </w:p>
    <w:p w14:paraId="4AF61A95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5E66A716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500CC998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194F42">
        <w:rPr>
          <w:rFonts w:cs="Arial"/>
          <w:b/>
        </w:rPr>
        <w:lastRenderedPageBreak/>
        <w:t>8 Bibliografia</w:t>
      </w:r>
    </w:p>
    <w:p w14:paraId="53E8C635" w14:textId="159E9C52" w:rsidR="00FA18E0" w:rsidRP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 w:rsidRPr="00194F42">
        <w:rPr>
          <w:rFonts w:cs="Arial"/>
          <w:b/>
        </w:rPr>
        <w:t xml:space="preserve"> </w:t>
      </w: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  <w:bookmarkStart w:id="0" w:name="_GoBack"/>
      <w:bookmarkEnd w:id="0"/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F95BB90" w14:textId="77777777" w:rsidR="00A63C5D" w:rsidRDefault="00A63C5D" w:rsidP="006A27E6">
      <w:pPr>
        <w:spacing w:after="0" w:line="240" w:lineRule="auto"/>
      </w:pPr>
      <w:r>
        <w:separator/>
      </w:r>
    </w:p>
  </w:endnote>
  <w:endnote w:type="continuationSeparator" w:id="0">
    <w:p w14:paraId="005C2946" w14:textId="77777777" w:rsidR="00A63C5D" w:rsidRDefault="00A63C5D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891F0E0" w14:textId="77777777" w:rsidR="00A63C5D" w:rsidRDefault="00A63C5D" w:rsidP="006A27E6">
      <w:pPr>
        <w:spacing w:after="0" w:line="240" w:lineRule="auto"/>
      </w:pPr>
      <w:r>
        <w:separator/>
      </w:r>
    </w:p>
  </w:footnote>
  <w:footnote w:type="continuationSeparator" w:id="0">
    <w:p w14:paraId="6246DBF3" w14:textId="77777777" w:rsidR="00A63C5D" w:rsidRDefault="00A63C5D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4896"/>
    <w:rsid w:val="00034C38"/>
    <w:rsid w:val="00075716"/>
    <w:rsid w:val="000A2C5D"/>
    <w:rsid w:val="000F1238"/>
    <w:rsid w:val="00120C3C"/>
    <w:rsid w:val="00134F33"/>
    <w:rsid w:val="00147728"/>
    <w:rsid w:val="00194F42"/>
    <w:rsid w:val="001A10EB"/>
    <w:rsid w:val="001A7569"/>
    <w:rsid w:val="001D4467"/>
    <w:rsid w:val="001D506B"/>
    <w:rsid w:val="001E6EC5"/>
    <w:rsid w:val="00212F95"/>
    <w:rsid w:val="00233C9C"/>
    <w:rsid w:val="00243078"/>
    <w:rsid w:val="002A00FD"/>
    <w:rsid w:val="002C28D4"/>
    <w:rsid w:val="002E00B0"/>
    <w:rsid w:val="003276F2"/>
    <w:rsid w:val="00334896"/>
    <w:rsid w:val="003656D0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57DC1"/>
    <w:rsid w:val="00575DFC"/>
    <w:rsid w:val="005A42B1"/>
    <w:rsid w:val="005E0A0C"/>
    <w:rsid w:val="006076E7"/>
    <w:rsid w:val="00646C59"/>
    <w:rsid w:val="0065333A"/>
    <w:rsid w:val="00686774"/>
    <w:rsid w:val="00693AAC"/>
    <w:rsid w:val="006A27E6"/>
    <w:rsid w:val="006A48A6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8034F9"/>
    <w:rsid w:val="00810E06"/>
    <w:rsid w:val="00827FE2"/>
    <w:rsid w:val="008401C8"/>
    <w:rsid w:val="008566E8"/>
    <w:rsid w:val="008625EB"/>
    <w:rsid w:val="008676ED"/>
    <w:rsid w:val="00871146"/>
    <w:rsid w:val="008759D3"/>
    <w:rsid w:val="008A2C94"/>
    <w:rsid w:val="008D0648"/>
    <w:rsid w:val="008E2C83"/>
    <w:rsid w:val="00945E91"/>
    <w:rsid w:val="00955AF1"/>
    <w:rsid w:val="00973682"/>
    <w:rsid w:val="009752B1"/>
    <w:rsid w:val="00983458"/>
    <w:rsid w:val="009E058F"/>
    <w:rsid w:val="00A11433"/>
    <w:rsid w:val="00A120C8"/>
    <w:rsid w:val="00A55CEA"/>
    <w:rsid w:val="00A61B82"/>
    <w:rsid w:val="00A63C5D"/>
    <w:rsid w:val="00A72702"/>
    <w:rsid w:val="00A74E2E"/>
    <w:rsid w:val="00AF1985"/>
    <w:rsid w:val="00B15D59"/>
    <w:rsid w:val="00B439CA"/>
    <w:rsid w:val="00B73B19"/>
    <w:rsid w:val="00BA24EF"/>
    <w:rsid w:val="00C126F0"/>
    <w:rsid w:val="00C86388"/>
    <w:rsid w:val="00C9033A"/>
    <w:rsid w:val="00CA3B62"/>
    <w:rsid w:val="00CE291A"/>
    <w:rsid w:val="00D068DB"/>
    <w:rsid w:val="00D1660E"/>
    <w:rsid w:val="00D548AF"/>
    <w:rsid w:val="00D60939"/>
    <w:rsid w:val="00DC56C5"/>
    <w:rsid w:val="00DD285C"/>
    <w:rsid w:val="00E11CCA"/>
    <w:rsid w:val="00E4284A"/>
    <w:rsid w:val="00E56ADD"/>
    <w:rsid w:val="00E86549"/>
    <w:rsid w:val="00EE441E"/>
    <w:rsid w:val="00F012A3"/>
    <w:rsid w:val="00F85CF2"/>
    <w:rsid w:val="00F92795"/>
    <w:rsid w:val="00FA18E0"/>
    <w:rsid w:val="00FB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28EE44E-14B4-49CF-9D43-AEBBDF4C01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1</Pages>
  <Words>1514</Words>
  <Characters>8178</Characters>
  <Application>Microsoft Office Word</Application>
  <DocSecurity>0</DocSecurity>
  <Lines>68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96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r</cp:lastModifiedBy>
  <cp:revision>13</cp:revision>
  <dcterms:created xsi:type="dcterms:W3CDTF">2015-09-01T20:38:00Z</dcterms:created>
  <dcterms:modified xsi:type="dcterms:W3CDTF">2017-09-01T0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